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w:t>
      </w:r>
      <w:r>
        <w:lastRenderedPageBreak/>
        <w:t>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18FFE102">
            <wp:simplePos x="0" y="0"/>
            <wp:positionH relativeFrom="column">
              <wp:posOffset>-433538</wp:posOffset>
            </wp:positionH>
            <wp:positionV relativeFrom="paragraph">
              <wp:posOffset>3153042</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w:t>
      </w:r>
      <w:r>
        <w:rPr>
          <w:lang w:val="en-US"/>
        </w:rPr>
        <w:lastRenderedPageBreak/>
        <w:t xml:space="preserve">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566A96F9" w:rsidR="00D83E11" w:rsidRPr="00FB4381"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6C22A81B" w14:textId="77777777" w:rsidR="00FB4381" w:rsidRDefault="00D83E11" w:rsidP="00CA6338">
      <w:pPr>
        <w:pStyle w:val="Default"/>
        <w:ind w:left="720" w:hanging="720"/>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sidR="00CA6338">
        <w:rPr>
          <w:lang w:val="en-US"/>
        </w:rPr>
        <w:t xml:space="preserve"> </w:t>
      </w:r>
    </w:p>
    <w:p w14:paraId="6A8BCDFC" w14:textId="61288FD4" w:rsidR="00865000" w:rsidRDefault="00327AEC" w:rsidP="00FB4381">
      <w:pPr>
        <w:pStyle w:val="Default"/>
        <w:rPr>
          <w:lang w:val="en-US"/>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Pr>
          <w:lang w:val="en-US"/>
        </w:rPr>
        <w:t xml:space="preserve"> of the observed coefficients.</w:t>
      </w:r>
      <w:r>
        <w:rPr>
          <w:rStyle w:val="FootnoteReference"/>
          <w:lang w:val="en-US"/>
        </w:rPr>
        <w:footnoteReference w:id="3"/>
      </w:r>
      <w:r>
        <w:rPr>
          <w:lang w:val="en-US"/>
        </w:rPr>
        <w:br/>
      </w:r>
      <w:r w:rsidR="00865000">
        <w:rPr>
          <w:lang w:val="en-US"/>
        </w:rPr>
        <w:br/>
      </w:r>
      <w:proofErr w:type="gramStart"/>
      <w:r w:rsidR="00865000" w:rsidRPr="00865000">
        <w:rPr>
          <w:rStyle w:val="Heading1Char"/>
        </w:rPr>
        <w:t>Results</w:t>
      </w:r>
      <w:proofErr w:type="gramEnd"/>
      <w:r w:rsidR="00865000" w:rsidRPr="00865000">
        <w:rPr>
          <w:rStyle w:val="Heading1Char"/>
        </w:rPr>
        <w:t xml:space="preserve">  </w:t>
      </w:r>
    </w:p>
    <w:p w14:paraId="4BBD9A6D" w14:textId="79874B8F" w:rsidR="00FB4381" w:rsidRDefault="00FB4381" w:rsidP="00FB4381">
      <w:pPr>
        <w:pStyle w:val="Default"/>
        <w:rPr>
          <w:lang w:val="en-US"/>
        </w:rPr>
      </w:pPr>
    </w:p>
    <w:p w14:paraId="20FCC5FA" w14:textId="77777777" w:rsidR="00FB438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w:t>
      </w:r>
    </w:p>
    <w:p w14:paraId="6E2FFBDF" w14:textId="77777777" w:rsidR="00FB4381" w:rsidRDefault="00327AEC" w:rsidP="00CA6338">
      <w:pPr>
        <w:pStyle w:val="Default"/>
        <w:ind w:left="720" w:hanging="720"/>
        <w:rPr>
          <w:lang w:val="en-US"/>
        </w:rPr>
      </w:pPr>
      <w:r>
        <w:rPr>
          <w:lang w:val="en-US"/>
        </w:rPr>
        <w:t xml:space="preserve">the preferences of the three income groups interacted with capital mobility. Due to the </w:t>
      </w:r>
    </w:p>
    <w:p w14:paraId="13D7A16B" w14:textId="77777777" w:rsidR="00FB4381" w:rsidRDefault="00327AEC" w:rsidP="00CA6338">
      <w:pPr>
        <w:pStyle w:val="Default"/>
        <w:ind w:left="720" w:hanging="720"/>
        <w:rPr>
          <w:lang w:val="en-US"/>
        </w:rPr>
      </w:pPr>
      <w:r>
        <w:rPr>
          <w:lang w:val="en-US"/>
        </w:rPr>
        <w:t xml:space="preserve">interaction effect between capital mobility logged and the preferences of citizens, the </w:t>
      </w:r>
    </w:p>
    <w:p w14:paraId="2A080682" w14:textId="77777777" w:rsidR="00FB4381" w:rsidRDefault="00327AEC" w:rsidP="00CA6338">
      <w:pPr>
        <w:pStyle w:val="Default"/>
        <w:ind w:left="720" w:hanging="720"/>
        <w:rPr>
          <w:lang w:val="en-US"/>
        </w:rPr>
      </w:pPr>
      <w:r>
        <w:rPr>
          <w:lang w:val="en-US"/>
        </w:rPr>
        <w:t>preferences coefficients can be interpreted as the change in average welfare</w:t>
      </w:r>
      <w:r w:rsidR="003B4FAD">
        <w:rPr>
          <w:lang w:val="en-US"/>
        </w:rPr>
        <w:t xml:space="preserve"> when </w:t>
      </w:r>
      <w:proofErr w:type="gramStart"/>
      <w:r w:rsidR="003B4FAD">
        <w:rPr>
          <w:lang w:val="en-US"/>
        </w:rPr>
        <w:t>one</w:t>
      </w:r>
      <w:proofErr w:type="gramEnd"/>
      <w:r w:rsidR="003B4FAD">
        <w:rPr>
          <w:lang w:val="en-US"/>
        </w:rPr>
        <w:t xml:space="preserve"> </w:t>
      </w:r>
    </w:p>
    <w:p w14:paraId="0BAF2E7A" w14:textId="77777777" w:rsidR="00FB4381" w:rsidRDefault="003B4FAD" w:rsidP="00CA6338">
      <w:pPr>
        <w:pStyle w:val="Default"/>
        <w:ind w:left="720" w:hanging="720"/>
        <w:rPr>
          <w:lang w:val="en-US"/>
        </w:rPr>
      </w:pPr>
      <w:r>
        <w:rPr>
          <w:lang w:val="en-US"/>
        </w:rPr>
        <w:t>additional percent of an income group favors more welfare spending</w:t>
      </w:r>
      <w:r w:rsidR="00327AEC">
        <w:rPr>
          <w:lang w:val="en-US"/>
        </w:rPr>
        <w:t xml:space="preserve">, </w:t>
      </w:r>
      <w:r w:rsidR="000118A2">
        <w:rPr>
          <w:lang w:val="en-US"/>
        </w:rPr>
        <w:t>whilst</w:t>
      </w:r>
      <w:r w:rsidR="00327AEC">
        <w:rPr>
          <w:lang w:val="en-US"/>
        </w:rPr>
        <w:t xml:space="preserve"> logged </w:t>
      </w:r>
      <w:proofErr w:type="gramStart"/>
      <w:r w:rsidR="00327AEC">
        <w:rPr>
          <w:lang w:val="en-US"/>
        </w:rPr>
        <w:t>capital</w:t>
      </w:r>
      <w:proofErr w:type="gramEnd"/>
      <w:r w:rsidR="00FB4381">
        <w:rPr>
          <w:lang w:val="en-US"/>
        </w:rPr>
        <w:t xml:space="preserve"> </w:t>
      </w:r>
    </w:p>
    <w:p w14:paraId="603007CD" w14:textId="77777777" w:rsidR="00FB4381" w:rsidRDefault="00327AEC" w:rsidP="00CA6338">
      <w:pPr>
        <w:pStyle w:val="Default"/>
        <w:ind w:left="720" w:hanging="720"/>
        <w:rPr>
          <w:lang w:val="en-US"/>
        </w:rPr>
      </w:pPr>
      <w:r>
        <w:rPr>
          <w:lang w:val="en-US"/>
        </w:rPr>
        <w:t xml:space="preserve">mobility is held constant zero. Conveniently, the logged capital mobility of zero equates to </w:t>
      </w:r>
    </w:p>
    <w:p w14:paraId="261A507E" w14:textId="77777777" w:rsidR="00FB4381" w:rsidRDefault="00327AEC" w:rsidP="00CA6338">
      <w:pPr>
        <w:pStyle w:val="Default"/>
        <w:ind w:left="720" w:hanging="720"/>
        <w:rPr>
          <w:lang w:val="en-US"/>
        </w:rPr>
      </w:pPr>
      <w:r>
        <w:rPr>
          <w:lang w:val="en-US"/>
        </w:rPr>
        <w:t xml:space="preserve">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Pr>
          <w:lang w:val="en-US"/>
        </w:rPr>
        <w:t xml:space="preserve">, </w:t>
      </w:r>
      <w:r>
        <w:rPr>
          <w:lang w:val="en-US"/>
        </w:rPr>
        <w:t xml:space="preserve">in which the sum of capital in- and </w:t>
      </w:r>
    </w:p>
    <w:p w14:paraId="32FDD985" w14:textId="77777777" w:rsidR="00FB4381" w:rsidRDefault="00327AEC" w:rsidP="00CA6338">
      <w:pPr>
        <w:pStyle w:val="Default"/>
        <w:ind w:left="720" w:hanging="720"/>
        <w:rPr>
          <w:lang w:val="en-US"/>
        </w:rPr>
      </w:pPr>
      <w:r>
        <w:rPr>
          <w:lang w:val="en-US"/>
        </w:rPr>
        <w:t xml:space="preserve">outflows </w:t>
      </w:r>
      <w:proofErr w:type="gramStart"/>
      <w:r>
        <w:rPr>
          <w:lang w:val="en-US"/>
        </w:rPr>
        <w:t>is</w:t>
      </w:r>
      <w:proofErr w:type="gramEnd"/>
      <w:r>
        <w:rPr>
          <w:lang w:val="en-US"/>
        </w:rPr>
        <w:t xml:space="preserve"> e</w:t>
      </w:r>
      <w:r w:rsidR="003B4FAD">
        <w:rPr>
          <w:lang w:val="en-US"/>
        </w:rPr>
        <w:t xml:space="preserve">xactly as large as a countries GDP. </w:t>
      </w:r>
      <w:r w:rsidR="00F63361">
        <w:rPr>
          <w:lang w:val="en-US"/>
        </w:rPr>
        <w:t xml:space="preserve">As depicted in figure 2, countries with capital </w:t>
      </w:r>
    </w:p>
    <w:p w14:paraId="2A447AD4" w14:textId="77777777" w:rsidR="00FB4381" w:rsidRDefault="00F63361" w:rsidP="00CA6338">
      <w:pPr>
        <w:pStyle w:val="Default"/>
        <w:ind w:left="720" w:hanging="720"/>
        <w:rPr>
          <w:lang w:val="en-US"/>
        </w:rPr>
      </w:pPr>
      <w:r>
        <w:rPr>
          <w:lang w:val="en-US"/>
        </w:rPr>
        <w:t xml:space="preserve">flows the size of their GDP are well below the median of capital flows (220%), and </w:t>
      </w:r>
      <w:proofErr w:type="gramStart"/>
      <w:r>
        <w:rPr>
          <w:lang w:val="en-US"/>
        </w:rPr>
        <w:t>therefore</w:t>
      </w:r>
      <w:proofErr w:type="gramEnd"/>
      <w:r>
        <w:rPr>
          <w:lang w:val="en-US"/>
        </w:rPr>
        <w:t xml:space="preserve"> </w:t>
      </w:r>
    </w:p>
    <w:p w14:paraId="5D3418A9" w14:textId="77777777" w:rsidR="00FB4381" w:rsidRDefault="00F63361" w:rsidP="00CA6338">
      <w:pPr>
        <w:pStyle w:val="Default"/>
        <w:ind w:left="720" w:hanging="720"/>
        <w:rPr>
          <w:lang w:val="en-US"/>
        </w:rPr>
      </w:pPr>
      <w:r>
        <w:rPr>
          <w:lang w:val="en-US"/>
        </w:rPr>
        <w:t xml:space="preserve">can still be considered as relatively sheltered from large capital streams. Within such </w:t>
      </w:r>
    </w:p>
    <w:p w14:paraId="3120DF5D" w14:textId="77777777" w:rsidR="00FB4381" w:rsidRDefault="00F63361" w:rsidP="00CA6338">
      <w:pPr>
        <w:pStyle w:val="Default"/>
        <w:ind w:left="720" w:hanging="720"/>
        <w:rPr>
          <w:lang w:val="en-US"/>
        </w:rPr>
      </w:pPr>
      <w:r>
        <w:rPr>
          <w:lang w:val="en-US"/>
        </w:rPr>
        <w:t xml:space="preserve">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w:t>
      </w:r>
    </w:p>
    <w:p w14:paraId="2336C9AF" w14:textId="77777777" w:rsidR="00FB4381" w:rsidRDefault="00327AEC" w:rsidP="00CA6338">
      <w:pPr>
        <w:pStyle w:val="Default"/>
        <w:ind w:left="720" w:hanging="720"/>
        <w:rPr>
          <w:lang w:val="en-US"/>
        </w:rPr>
      </w:pPr>
      <w:r>
        <w:rPr>
          <w:lang w:val="en-US"/>
        </w:rPr>
        <w:t xml:space="preserve">deciding to what extend welfare generosity changes. </w:t>
      </w:r>
      <w:r w:rsidR="0063562F">
        <w:rPr>
          <w:lang w:val="en-US"/>
        </w:rPr>
        <w:t xml:space="preserve">The models show </w:t>
      </w:r>
      <w:r>
        <w:rPr>
          <w:lang w:val="en-US"/>
        </w:rPr>
        <w:t xml:space="preserve">when </w:t>
      </w:r>
      <w:proofErr w:type="gramStart"/>
      <w:r>
        <w:rPr>
          <w:lang w:val="en-US"/>
        </w:rPr>
        <w:t>an additional</w:t>
      </w:r>
      <w:proofErr w:type="gramEnd"/>
      <w:r>
        <w:rPr>
          <w:lang w:val="en-US"/>
        </w:rPr>
        <w:t xml:space="preserve"> </w:t>
      </w:r>
    </w:p>
    <w:p w14:paraId="4F8D259A" w14:textId="77777777" w:rsidR="00FB4381" w:rsidRDefault="00327AEC" w:rsidP="00CA6338">
      <w:pPr>
        <w:pStyle w:val="Default"/>
        <w:ind w:left="720" w:hanging="720"/>
        <w:rPr>
          <w:lang w:val="en-US"/>
        </w:rPr>
      </w:pPr>
      <w:r>
        <w:rPr>
          <w:lang w:val="en-US"/>
        </w:rPr>
        <w:t xml:space="preserve">one percent of the rich favor more welfare spending this translates into a 0.04 increase in </w:t>
      </w:r>
    </w:p>
    <w:p w14:paraId="0FB76BA5" w14:textId="77777777" w:rsidR="00FB4381" w:rsidRDefault="00327AEC" w:rsidP="00CA6338">
      <w:pPr>
        <w:pStyle w:val="Default"/>
        <w:ind w:left="720" w:hanging="720"/>
        <w:rPr>
          <w:lang w:val="en-US"/>
        </w:rPr>
      </w:pPr>
      <w:r>
        <w:rPr>
          <w:lang w:val="en-US"/>
        </w:rPr>
        <w:t xml:space="preserve">average welfare generosity. In comparison when an additional one percent of citizens with </w:t>
      </w:r>
    </w:p>
    <w:p w14:paraId="1E245CAE" w14:textId="77777777" w:rsidR="00FB4381" w:rsidRDefault="00327AEC" w:rsidP="00CA6338">
      <w:pPr>
        <w:pStyle w:val="Default"/>
        <w:ind w:left="720" w:hanging="720"/>
        <w:rPr>
          <w:lang w:val="en-US"/>
        </w:rPr>
      </w:pPr>
      <w:r>
        <w:rPr>
          <w:lang w:val="en-US"/>
        </w:rPr>
        <w:t xml:space="preserve">median income favors more welfare spending, this translates into an increase of </w:t>
      </w:r>
      <w:proofErr w:type="gramStart"/>
      <w:r>
        <w:rPr>
          <w:lang w:val="en-US"/>
        </w:rPr>
        <w:t>0.037</w:t>
      </w:r>
      <w:proofErr w:type="gramEnd"/>
      <w:r>
        <w:rPr>
          <w:lang w:val="en-US"/>
        </w:rPr>
        <w:t xml:space="preserve"> </w:t>
      </w:r>
    </w:p>
    <w:p w14:paraId="62FEFA3E" w14:textId="77777777" w:rsidR="00FB4381" w:rsidRDefault="00327AEC" w:rsidP="00CA6338">
      <w:pPr>
        <w:pStyle w:val="Default"/>
        <w:ind w:left="720" w:hanging="720"/>
        <w:rPr>
          <w:lang w:val="en-US"/>
        </w:rPr>
      </w:pPr>
      <w:r>
        <w:rPr>
          <w:lang w:val="en-US"/>
        </w:rPr>
        <w:t>average change in welfare. The difference between the influence of the middle class</w:t>
      </w:r>
      <w:r w:rsidR="0063562F">
        <w:rPr>
          <w:lang w:val="en-US"/>
        </w:rPr>
        <w:t xml:space="preserve"> </w:t>
      </w:r>
      <w:r w:rsidR="0063562F">
        <w:rPr>
          <w:lang w:val="en-US"/>
        </w:rPr>
        <w:t xml:space="preserve">in </w:t>
      </w:r>
    </w:p>
    <w:p w14:paraId="3BD48D5A" w14:textId="77777777" w:rsidR="00FB4381" w:rsidRDefault="0063562F" w:rsidP="00CA6338">
      <w:pPr>
        <w:pStyle w:val="Default"/>
        <w:ind w:left="720" w:hanging="720"/>
        <w:rPr>
          <w:lang w:val="en-US"/>
        </w:rPr>
      </w:pPr>
      <w:r>
        <w:rPr>
          <w:lang w:val="en-US"/>
        </w:rPr>
        <w:t>deciding welfare outcomes</w:t>
      </w:r>
      <w:r w:rsidR="00327AEC">
        <w:rPr>
          <w:lang w:val="en-US"/>
        </w:rPr>
        <w:t xml:space="preserve"> in comparison to the rich does not appear to be as </w:t>
      </w:r>
      <w:proofErr w:type="gramStart"/>
      <w:r>
        <w:rPr>
          <w:lang w:val="en-US"/>
        </w:rPr>
        <w:t>pronounced</w:t>
      </w:r>
      <w:proofErr w:type="gramEnd"/>
      <w:r>
        <w:rPr>
          <w:lang w:val="en-US"/>
        </w:rPr>
        <w:t xml:space="preserve"> </w:t>
      </w:r>
    </w:p>
    <w:p w14:paraId="752D4F8B" w14:textId="77777777" w:rsidR="00FB4381" w:rsidRDefault="0063562F" w:rsidP="00CA6338">
      <w:pPr>
        <w:pStyle w:val="Default"/>
        <w:ind w:left="720" w:hanging="720"/>
        <w:rPr>
          <w:lang w:val="en-US"/>
        </w:rPr>
      </w:pPr>
      <w:r>
        <w:rPr>
          <w:lang w:val="en-US"/>
        </w:rPr>
        <w:lastRenderedPageBreak/>
        <w:t xml:space="preserve">when economies are not exposed to large streams of capital. </w:t>
      </w:r>
      <w:r>
        <w:rPr>
          <w:lang w:val="en-US"/>
        </w:rPr>
        <w:t xml:space="preserve">However, </w:t>
      </w:r>
      <w:r w:rsidRPr="00881CEF">
        <w:rPr>
          <w:lang w:val="en-US"/>
        </w:rPr>
        <w:t xml:space="preserve">the preferences of the </w:t>
      </w:r>
    </w:p>
    <w:p w14:paraId="5E518C7C" w14:textId="77777777" w:rsidR="00FB4381" w:rsidRDefault="0063562F" w:rsidP="00CA6338">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66517710" w:rsidR="00881CEF" w:rsidRDefault="0063562F" w:rsidP="00CA6338">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0E648DAB">
            <wp:simplePos x="0" y="0"/>
            <wp:positionH relativeFrom="column">
              <wp:posOffset>-679450</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04D3DA09" w14:textId="77777777" w:rsidR="007C3ECA" w:rsidRDefault="007C3ECA" w:rsidP="000B37EF">
      <w:pPr>
        <w:pStyle w:val="Default"/>
        <w:ind w:left="720" w:hanging="720"/>
        <w:rPr>
          <w:lang w:val="en-US"/>
        </w:rPr>
      </w:pPr>
    </w:p>
    <w:p w14:paraId="20145AC1" w14:textId="540CA99D" w:rsidR="000B37EF" w:rsidRDefault="00A44227" w:rsidP="000B37EF">
      <w:pPr>
        <w:pStyle w:val="Default"/>
        <w:ind w:left="720" w:hanging="720"/>
        <w:rPr>
          <w:lang w:val="en-US"/>
        </w:rPr>
      </w:pPr>
      <w:r>
        <w:rPr>
          <w:lang w:val="en-US"/>
        </w:rPr>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4"/>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lastRenderedPageBreak/>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D7D1C59" w14:textId="265318EB" w:rsidR="00222C85"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516A7933"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r w:rsidR="005464ED" w:rsidRPr="00543D6B">
        <w:rPr>
          <w:lang w:val="en-DE"/>
        </w:rPr>
        <w:t>their</w:t>
      </w:r>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 xml:space="preserve">change in </w:t>
      </w:r>
      <w:proofErr w:type="gramStart"/>
      <w:r w:rsidR="004B45E8" w:rsidRPr="006E157F">
        <w:rPr>
          <w:lang w:val="en-US"/>
        </w:rPr>
        <w:t>welfare</w:t>
      </w:r>
      <w:proofErr w:type="gramEnd"/>
      <w:r w:rsidR="004B45E8">
        <w:rPr>
          <w:lang w:val="en-US"/>
        </w:rPr>
        <w:t xml:space="preserve"> </w:t>
      </w:r>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6C94F74C"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r w:rsidR="00A6094C">
        <w:rPr>
          <w:lang w:val="en-US"/>
        </w:rPr>
        <w:t>characteristics</w:t>
      </w:r>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7EF51059" w14:textId="77777777" w:rsidR="00C11B28" w:rsidRDefault="006E157F" w:rsidP="00C11B28">
      <w:pPr>
        <w:pStyle w:val="Default"/>
        <w:ind w:left="720" w:hanging="720"/>
        <w:rPr>
          <w:lang w:val="en-US"/>
        </w:rPr>
      </w:pPr>
      <w:r w:rsidRPr="006E157F">
        <w:rPr>
          <w:lang w:val="en-US"/>
        </w:rPr>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w:t>
      </w:r>
      <w:r w:rsidR="00C11B28">
        <w:rPr>
          <w:lang w:val="en-US"/>
        </w:rPr>
        <w:t>the effect that</w:t>
      </w:r>
    </w:p>
    <w:p w14:paraId="635C07BB" w14:textId="5D1EBAE7" w:rsidR="00C11B28" w:rsidRDefault="00C11B28" w:rsidP="00C11B28">
      <w:pPr>
        <w:pStyle w:val="Default"/>
        <w:ind w:left="720" w:hanging="720"/>
        <w:rPr>
          <w:lang w:val="en-US"/>
        </w:rPr>
      </w:pPr>
      <w:r>
        <w:rPr>
          <w:lang w:val="en-US"/>
        </w:rPr>
        <w:t xml:space="preserve">country differences have </w:t>
      </w:r>
      <w:r w:rsidR="00B64ECF">
        <w:rPr>
          <w:lang w:val="en-US"/>
        </w:rPr>
        <w:t>in</w:t>
      </w:r>
      <w:r w:rsidR="006B78DC">
        <w:rPr>
          <w:lang w:val="en-US"/>
        </w:rPr>
        <w:t xml:space="preserve"> predicting welfare </w:t>
      </w:r>
      <w:r w:rsidR="0099378E">
        <w:rPr>
          <w:lang w:val="en-US"/>
        </w:rPr>
        <w:t>c</w:t>
      </w:r>
      <w:r w:rsidR="006B78DC">
        <w:rPr>
          <w:lang w:val="en-US"/>
        </w:rPr>
        <w:t>hanges</w:t>
      </w:r>
      <w:r>
        <w:rPr>
          <w:lang w:val="en-US"/>
        </w:rPr>
        <w:t xml:space="preserve"> is most pronounced</w:t>
      </w:r>
      <w:r w:rsidR="0099378E">
        <w:rPr>
          <w:lang w:val="en-US"/>
        </w:rPr>
        <w:t xml:space="preserve"> </w:t>
      </w:r>
      <w:r w:rsidR="006B78DC">
        <w:rPr>
          <w:lang w:val="en-US"/>
        </w:rPr>
        <w:t xml:space="preserve">when </w:t>
      </w:r>
      <w:r w:rsidR="0099378E">
        <w:rPr>
          <w:lang w:val="en-US"/>
        </w:rPr>
        <w:t xml:space="preserve">it </w:t>
      </w:r>
      <w:proofErr w:type="gramStart"/>
      <w:r w:rsidR="0099378E">
        <w:rPr>
          <w:lang w:val="en-US"/>
        </w:rPr>
        <w:t>is</w:t>
      </w:r>
      <w:proofErr w:type="gramEnd"/>
    </w:p>
    <w:p w14:paraId="59E7876F" w14:textId="77777777" w:rsidR="00C11B28" w:rsidRDefault="006B78DC" w:rsidP="00C11B28">
      <w:pPr>
        <w:pStyle w:val="Default"/>
        <w:ind w:left="720" w:hanging="720"/>
        <w:rPr>
          <w:lang w:val="en-US"/>
        </w:rPr>
      </w:pPr>
      <w:r>
        <w:rPr>
          <w:lang w:val="en-US"/>
        </w:rPr>
        <w:t xml:space="preserve">based </w:t>
      </w:r>
      <w:r w:rsidR="005464ED">
        <w:rPr>
          <w:lang w:val="en-US"/>
        </w:rPr>
        <w:t xml:space="preserve">on </w:t>
      </w:r>
      <w:r>
        <w:rPr>
          <w:lang w:val="en-US"/>
        </w:rPr>
        <w:t>the interests of the least affluent</w:t>
      </w:r>
      <w:r w:rsidR="0099378E">
        <w:rPr>
          <w:lang w:val="en-US"/>
        </w:rPr>
        <w:t>.</w:t>
      </w:r>
      <w:r w:rsidR="004B45E8">
        <w:rPr>
          <w:lang w:val="en-US"/>
        </w:rPr>
        <w:t xml:space="preserve"> As country differences are only </w:t>
      </w:r>
      <w:r w:rsidR="00C11B28">
        <w:rPr>
          <w:lang w:val="en-US"/>
        </w:rPr>
        <w:t>captured by the</w:t>
      </w:r>
    </w:p>
    <w:p w14:paraId="5FBBB1E4" w14:textId="77777777" w:rsidR="00C11B28" w:rsidRDefault="00C11B28" w:rsidP="00C11B28">
      <w:pPr>
        <w:pStyle w:val="Default"/>
        <w:ind w:left="720" w:hanging="720"/>
        <w:rPr>
          <w:lang w:val="en-US"/>
        </w:rPr>
      </w:pPr>
      <w:r>
        <w:rPr>
          <w:lang w:val="en-US"/>
        </w:rPr>
        <w:t xml:space="preserve">varying intercepts, the effect of the </w:t>
      </w:r>
      <w:r w:rsidR="00234283">
        <w:rPr>
          <w:lang w:val="en-US"/>
        </w:rPr>
        <w:t xml:space="preserve">preferences of different income groups will be </w:t>
      </w:r>
      <w:proofErr w:type="gramStart"/>
      <w:r w:rsidR="00234283">
        <w:rPr>
          <w:lang w:val="en-US"/>
        </w:rPr>
        <w:t>equal</w:t>
      </w:r>
      <w:proofErr w:type="gramEnd"/>
    </w:p>
    <w:p w14:paraId="4A8CB24B" w14:textId="00589A8F" w:rsidR="00C11B28" w:rsidRDefault="00234283" w:rsidP="00C11B28">
      <w:pPr>
        <w:pStyle w:val="Default"/>
        <w:ind w:left="720" w:hanging="720"/>
        <w:rPr>
          <w:lang w:val="en-US"/>
        </w:rPr>
      </w:pPr>
      <w:r>
        <w:rPr>
          <w:lang w:val="en-US"/>
        </w:rPr>
        <w:t>amongst all countries</w:t>
      </w:r>
      <w:r w:rsidR="00C11B28">
        <w:rPr>
          <w:lang w:val="en-US"/>
        </w:rPr>
        <w:t xml:space="preserve">. Future research might investigate whether country differences </w:t>
      </w:r>
      <w:proofErr w:type="gramStart"/>
      <w:r w:rsidR="00C11B28">
        <w:rPr>
          <w:lang w:val="en-US"/>
        </w:rPr>
        <w:t>also</w:t>
      </w:r>
      <w:proofErr w:type="gramEnd"/>
      <w:r w:rsidR="00C11B28">
        <w:rPr>
          <w:lang w:val="en-US"/>
        </w:rPr>
        <w:t xml:space="preserve"> </w:t>
      </w:r>
    </w:p>
    <w:p w14:paraId="0906895B" w14:textId="1C84CCF5" w:rsidR="00837D66" w:rsidRPr="006E157F" w:rsidRDefault="00C11B28" w:rsidP="00C11B28">
      <w:pPr>
        <w:pStyle w:val="Default"/>
        <w:ind w:left="720" w:hanging="720"/>
        <w:rPr>
          <w:lang w:val="en-US"/>
        </w:rPr>
      </w:pPr>
      <w:r>
        <w:rPr>
          <w:lang w:val="en-US"/>
        </w:rPr>
        <w:t xml:space="preserve">influence the effect that preferences have on welfare outcomes.  </w:t>
      </w: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270E3F00"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 xml:space="preserve">for countries with the lowest and the highest capital mobility.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5FD529ED"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w:t>
      </w:r>
      <w:r w:rsidR="00503D13">
        <w:rPr>
          <w:lang w:val="en-US"/>
        </w:rPr>
        <w:lastRenderedPageBreak/>
        <w:t xml:space="preserve">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BB7DDF">
        <w:rPr>
          <w:lang w:val="en-US"/>
        </w:rPr>
        <w:t xml:space="preserve">is limited. </w:t>
      </w:r>
    </w:p>
    <w:p w14:paraId="1E54169E" w14:textId="77777777" w:rsidR="003520C9" w:rsidRDefault="003520C9" w:rsidP="0082005A">
      <w:pPr>
        <w:pStyle w:val="Default"/>
        <w:rPr>
          <w:lang w:val="en-US"/>
        </w:rPr>
      </w:pPr>
    </w:p>
    <w:p w14:paraId="52FB3BB9" w14:textId="7BD6916A" w:rsidR="00793610" w:rsidRDefault="006F7C4A" w:rsidP="0059157A">
      <w:pPr>
        <w:pStyle w:val="Default"/>
        <w:rPr>
          <w:lang w:val="en-US"/>
        </w:rPr>
      </w:pPr>
      <w:r>
        <w:rPr>
          <w:lang w:val="en-US"/>
        </w:rPr>
        <w:t>Discussion</w:t>
      </w:r>
      <w:r>
        <w:rPr>
          <w:lang w:val="en-US"/>
        </w:rPr>
        <w:br/>
      </w:r>
      <w:r>
        <w:rPr>
          <w:lang w:val="en-US"/>
        </w:rPr>
        <w:br/>
      </w:r>
    </w:p>
    <w:p w14:paraId="30CD4AEB" w14:textId="5F2573D0"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Pr>
          <w:lang w:val="en-US"/>
        </w:rPr>
        <w:br/>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77777777" w:rsidR="001222DE" w:rsidRDefault="00426A48" w:rsidP="00DA3D7A">
      <w:pPr>
        <w:pStyle w:val="Default"/>
        <w:rPr>
          <w:lang w:val="en-US"/>
        </w:rPr>
      </w:pPr>
      <w:r>
        <w:rPr>
          <w:lang w:val="en-US"/>
        </w:rPr>
        <w:br/>
        <w:t>With respect to the</w:t>
      </w:r>
      <w:r w:rsidR="000879B1">
        <w:rPr>
          <w:lang w:val="en-US"/>
        </w:rPr>
        <w:t xml:space="preserve"> </w:t>
      </w:r>
      <w:r w:rsidR="000879B1">
        <w:rPr>
          <w:lang w:val="en-US"/>
        </w:rPr>
        <w:t xml:space="preserve">respect to the convergence (aka efficiency) hypothesis, </w:t>
      </w:r>
      <w:r w:rsidR="000879B1">
        <w:rPr>
          <w:lang w:val="en-US"/>
        </w:rPr>
        <w:t xml:space="preserve">this paper does not find </w:t>
      </w:r>
      <w:r w:rsidR="000879B1">
        <w:rPr>
          <w:lang w:val="en-US"/>
        </w:rPr>
        <w:t>evidence that explains</w:t>
      </w:r>
      <w:r w:rsidR="000879B1">
        <w:rPr>
          <w:lang w:val="en-US"/>
        </w:rPr>
        <w:t xml:space="preserve"> how capital mobility itself has led to large reduction in the welfare state. Instead, the effect that capital mobility has on welfare retrenchment seems to be dependent on uniformly the least affluent are demanding higher compensation. </w:t>
      </w:r>
      <w:r w:rsidR="00BE056B">
        <w:rPr>
          <w:lang w:val="en-US"/>
        </w:rPr>
        <w:t xml:space="preserve">However, the fact that </w:t>
      </w: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60EF707D" w14:textId="181B3836" w:rsidR="001222DE" w:rsidRDefault="001222DE" w:rsidP="00DA3D7A">
      <w:pPr>
        <w:pStyle w:val="Default"/>
        <w:rPr>
          <w:lang w:val="en-US"/>
        </w:rPr>
      </w:pPr>
      <w:r>
        <w:rPr>
          <w:lang w:val="en-US"/>
        </w:rPr>
        <w:lastRenderedPageBreak/>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w:t>
      </w: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7F464FF9" w:rsidR="00DA3D7A" w:rsidRDefault="001222DE" w:rsidP="00DA3D7A">
      <w:pPr>
        <w:pStyle w:val="Default"/>
        <w:rPr>
          <w:lang w:val="en-US"/>
        </w:rPr>
      </w:pPr>
      <w:r>
        <w:rPr>
          <w:lang w:val="en-US"/>
        </w:rPr>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 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6074194C"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205037B7" w14:textId="77777777" w:rsidR="003446AB" w:rsidRDefault="003446AB" w:rsidP="00CA6338">
      <w:pPr>
        <w:pStyle w:val="Default"/>
        <w:rPr>
          <w:lang w:val="en-US"/>
        </w:rPr>
      </w:pPr>
    </w:p>
    <w:p w14:paraId="0DD83BF9" w14:textId="77777777" w:rsidR="003446AB" w:rsidRDefault="003446AB" w:rsidP="00CA6338">
      <w:pPr>
        <w:pStyle w:val="Default"/>
        <w:rPr>
          <w:lang w:val="en-US"/>
        </w:rPr>
      </w:pPr>
    </w:p>
    <w:p w14:paraId="707F085B" w14:textId="77777777" w:rsidR="003446AB" w:rsidRDefault="003446AB" w:rsidP="00CA6338">
      <w:pPr>
        <w:pStyle w:val="Default"/>
        <w:rPr>
          <w:lang w:val="en-US"/>
        </w:rPr>
      </w:pPr>
    </w:p>
    <w:p w14:paraId="7A0638D4" w14:textId="77777777" w:rsidR="003446AB" w:rsidRDefault="003446AB" w:rsidP="00CA6338">
      <w:pPr>
        <w:pStyle w:val="Default"/>
        <w:rPr>
          <w:lang w:val="en-US"/>
        </w:rPr>
      </w:pPr>
    </w:p>
    <w:p w14:paraId="3E96347E" w14:textId="38E8C6BB" w:rsidR="002C4A98" w:rsidRDefault="002C4A98" w:rsidP="00CA6338">
      <w:pPr>
        <w:pStyle w:val="Default"/>
        <w:rPr>
          <w:lang w:val="en-US"/>
        </w:rPr>
      </w:pPr>
      <w:r>
        <w:rPr>
          <w:lang w:val="en-US"/>
        </w:rPr>
        <w:br/>
      </w:r>
      <w:r>
        <w:rPr>
          <w:lang w:val="en-US"/>
        </w:rPr>
        <w:br/>
      </w:r>
    </w:p>
    <w:p w14:paraId="7E786A72" w14:textId="77777777" w:rsidR="002C4A98" w:rsidRDefault="002C4A98" w:rsidP="00CA6338">
      <w:pPr>
        <w:pStyle w:val="Default"/>
        <w:rPr>
          <w:lang w:val="en-US"/>
        </w:rPr>
      </w:pPr>
    </w:p>
    <w:p w14:paraId="6E638100" w14:textId="23689713" w:rsidR="002C4A98" w:rsidRDefault="002C4A98" w:rsidP="00CA6338">
      <w:pPr>
        <w:pStyle w:val="Default"/>
        <w:rPr>
          <w:lang w:val="en-US"/>
        </w:rPr>
      </w:pPr>
      <w:r>
        <w:rPr>
          <w:lang w:val="en-US"/>
        </w:rPr>
        <w:t>for sheltered e</w:t>
      </w:r>
    </w:p>
    <w:p w14:paraId="5B798220" w14:textId="09DE67FF" w:rsidR="00CA6338" w:rsidRDefault="00CA6338" w:rsidP="00CA6338">
      <w:pPr>
        <w:pStyle w:val="Default"/>
        <w:rPr>
          <w:lang w:val="en-US"/>
        </w:rPr>
      </w:pPr>
    </w:p>
    <w:p w14:paraId="5F81E8AE" w14:textId="24F4604A"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lastRenderedPageBreak/>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30712C3A" w:rsidR="00CA6338" w:rsidRDefault="001F4CA4" w:rsidP="00CA6338">
      <w:pPr>
        <w:pStyle w:val="Default"/>
        <w:rPr>
          <w:lang w:val="en-US"/>
        </w:rPr>
      </w:pPr>
      <w:r>
        <w:rPr>
          <w:lang w:val="en-US"/>
        </w:rPr>
        <w:lastRenderedPageBreak/>
        <w:t xml:space="preserve">We find that capital mobility reduces the welfare generosity for the least affluent, however, their influence heavily influences to what </w:t>
      </w:r>
      <w:proofErr w:type="gramStart"/>
      <w:r>
        <w:rPr>
          <w:lang w:val="en-US"/>
        </w:rPr>
        <w:t>extend</w:t>
      </w:r>
      <w:proofErr w:type="gramEnd"/>
      <w:r>
        <w:rPr>
          <w:lang w:val="en-US"/>
        </w:rPr>
        <w:t xml:space="preserve"> </w:t>
      </w:r>
    </w:p>
    <w:p w14:paraId="139C9431" w14:textId="77777777" w:rsidR="00CA6338" w:rsidRDefault="00CA6338" w:rsidP="00CA6338">
      <w:pPr>
        <w:pStyle w:val="Default"/>
        <w:rPr>
          <w:lang w:val="en-US"/>
        </w:rPr>
      </w:pPr>
    </w:p>
    <w:p w14:paraId="04B43D8C" w14:textId="7D0ABDE6" w:rsidR="0059157A" w:rsidRDefault="0059157A" w:rsidP="00CA6338">
      <w:pPr>
        <w:pStyle w:val="Default"/>
        <w:rPr>
          <w:lang w:val="en-US"/>
        </w:rPr>
      </w:pPr>
      <w:r>
        <w:rPr>
          <w:lang w:val="en-US"/>
        </w:rPr>
        <w:t>Partial evidence in favor of both hypothesis DIVERGENCE AND CONVERGENCE</w:t>
      </w: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24D53B37" w:rsidR="001628D4" w:rsidRDefault="005464ED" w:rsidP="0002402E">
      <w:pPr>
        <w:rPr>
          <w:lang w:val="en-US"/>
        </w:rPr>
      </w:pPr>
      <w:r>
        <w:rPr>
          <w:lang w:val="en-US"/>
        </w:rPr>
        <w:br/>
      </w:r>
      <w:r>
        <w:rPr>
          <w:lang w:val="en-US"/>
        </w:rPr>
        <w:br/>
        <w:t xml:space="preserve">One has to be careful to study </w:t>
      </w:r>
      <w:proofErr w:type="spellStart"/>
      <w:proofErr w:type="gramStart"/>
      <w:r>
        <w:rPr>
          <w:lang w:val="en-US"/>
        </w:rPr>
        <w:t>th</w:t>
      </w:r>
      <w:proofErr w:type="spellEnd"/>
      <w:proofErr w:type="gramEnd"/>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5A2217BE" w:rsidR="00B12B5E" w:rsidRPr="00DD49DC" w:rsidRDefault="00042309" w:rsidP="0002402E">
      <w:pPr>
        <w:rPr>
          <w:lang w:val="en-US"/>
        </w:rPr>
      </w:pPr>
      <w:r>
        <w:rPr>
          <w:lang w:val="en-US"/>
        </w:rPr>
        <w:lastRenderedPageBreak/>
        <w:t xml:space="preserve">Contribution: shows that the effect on welfare is also dependent on citizens preferences, which has to a large extend been ignored in the literature of capital mobility </w:t>
      </w:r>
    </w:p>
    <w:sectPr w:rsidR="00B12B5E" w:rsidRPr="00DD49DC">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7653E" w14:textId="77777777" w:rsidR="009F28BE" w:rsidRDefault="009F28BE" w:rsidP="00861A35">
      <w:r>
        <w:separator/>
      </w:r>
    </w:p>
  </w:endnote>
  <w:endnote w:type="continuationSeparator" w:id="0">
    <w:p w14:paraId="4D4FE75F" w14:textId="77777777" w:rsidR="009F28BE" w:rsidRDefault="009F28BE"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0" w:type="dxa"/>
        <w:tblCellMar>
          <w:top w:w="15" w:type="dxa"/>
          <w:left w:w="15" w:type="dxa"/>
          <w:bottom w:w="15" w:type="dxa"/>
          <w:right w:w="15" w:type="dxa"/>
        </w:tblCellMar>
        <w:tblLook w:val="04A0" w:firstRow="1" w:lastRow="0" w:firstColumn="1" w:lastColumn="0" w:noHBand="0" w:noVBand="1"/>
      </w:tblPr>
      <w:tblGrid>
        <w:gridCol w:w="4784"/>
        <w:gridCol w:w="661"/>
        <w:gridCol w:w="661"/>
        <w:gridCol w:w="661"/>
      </w:tblGrid>
      <w:tr w:rsidR="002C7C5B" w14:paraId="15625C52" w14:textId="77777777" w:rsidTr="002C7C5B">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7521639C"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Correlation of</w:t>
            </w:r>
            <w:r w:rsidR="008258DE">
              <w:rPr>
                <w:rFonts w:ascii="Source Sans Pro" w:hAnsi="Source Sans Pro"/>
                <w:color w:val="000000" w:themeColor="text1"/>
                <w:sz w:val="23"/>
                <w:szCs w:val="23"/>
              </w:rPr>
              <w:t xml:space="preserve"> 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2C7C5B">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2C7C5B">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2C7C5B">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2C7C5B">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2C7C5B">
        <w:tc>
          <w:tcPr>
            <w:tcW w:w="0" w:type="auto"/>
            <w:tcBorders>
              <w:top w:val="single" w:sz="6" w:space="0" w:color="DDDDDD"/>
            </w:tcBorders>
            <w:shd w:val="clear" w:color="auto" w:fill="auto"/>
            <w:tcMar>
              <w:top w:w="0" w:type="dxa"/>
              <w:left w:w="0" w:type="dxa"/>
              <w:bottom w:w="0" w:type="dxa"/>
              <w:right w:w="0" w:type="dxa"/>
            </w:tcMar>
            <w:hideMark/>
          </w:tcPr>
          <w:p w14:paraId="2F54D003" w14:textId="781AB2D1"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proofErr w:type="gramStart"/>
            <w:r w:rsidRPr="008258DE">
              <w:rPr>
                <w:rFonts w:ascii="Source Sans Pro" w:hAnsi="Source Sans Pro"/>
                <w:color w:val="333333"/>
                <w:sz w:val="23"/>
                <w:szCs w:val="23"/>
                <w:lang w:val="en-US"/>
              </w:rPr>
              <w:t>3,(</w:t>
            </w:r>
            <w:proofErr w:type="gramEnd"/>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7BB571B1" w14:textId="77777777" w:rsidR="002C7C5B" w:rsidRPr="002C7C5B" w:rsidRDefault="002C7C5B"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2FA295E8" w14:textId="77777777" w:rsidR="008258DE" w:rsidRDefault="008258DE" w:rsidP="00726CD9">
      <w:pPr>
        <w:rPr>
          <w:lang w:val="en-US"/>
        </w:rPr>
      </w:pPr>
    </w:p>
    <w:p w14:paraId="21AB914A" w14:textId="77777777" w:rsidR="008258DE" w:rsidRDefault="008258DE" w:rsidP="00726CD9">
      <w:pPr>
        <w:rPr>
          <w:lang w:val="en-US"/>
        </w:rPr>
      </w:pPr>
    </w:p>
    <w:p w14:paraId="4349186C" w14:textId="77777777" w:rsidR="008258DE" w:rsidRDefault="008258DE" w:rsidP="00726CD9">
      <w:pPr>
        <w:rPr>
          <w:lang w:val="en-US"/>
        </w:rPr>
      </w:pPr>
    </w:p>
    <w:p w14:paraId="769ACCBF" w14:textId="77777777" w:rsidR="008258DE" w:rsidRDefault="008258DE" w:rsidP="00726CD9">
      <w:pPr>
        <w:rPr>
          <w:lang w:val="en-US"/>
        </w:rPr>
      </w:pPr>
    </w:p>
    <w:p w14:paraId="3EE650F0" w14:textId="77777777" w:rsidR="008258DE" w:rsidRDefault="008258DE" w:rsidP="00726CD9">
      <w:pPr>
        <w:rPr>
          <w:lang w:val="en-US"/>
        </w:rPr>
      </w:pPr>
    </w:p>
    <w:p w14:paraId="53C09D3A" w14:textId="77777777" w:rsidR="008258DE" w:rsidRDefault="008258DE" w:rsidP="00726CD9">
      <w:pPr>
        <w:rPr>
          <w:lang w:val="en-US"/>
        </w:rPr>
      </w:pPr>
    </w:p>
    <w:p w14:paraId="48CD5091" w14:textId="77777777" w:rsidR="008258DE" w:rsidRDefault="008258DE" w:rsidP="008258DE">
      <w:pPr>
        <w:pStyle w:val="Default"/>
        <w:rPr>
          <w:lang w:val="en-US"/>
        </w:rPr>
      </w:pPr>
    </w:p>
    <w:p w14:paraId="54382BEE" w14:textId="117AF15E" w:rsidR="008258DE"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pPr>
      <w:r>
        <w:t>Table</w:t>
      </w:r>
      <w:r>
        <w:t>4</w:t>
      </w:r>
      <w:r>
        <w:t xml:space="preserve">:  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CF2490">
              <w:rPr>
                <w:rFonts w:ascii="Helvetica" w:eastAsia="Helvetica" w:hAnsi="Helvetica" w:cs="Helvetica"/>
                <w:color w:val="000000"/>
                <w:sz w:val="10"/>
                <w:szCs w:val="10"/>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CF2490">
              <w:rPr>
                <w:rFonts w:ascii="Helvetica" w:eastAsia="Helvetica" w:hAnsi="Helvetica" w:cs="Helvetica"/>
                <w:color w:val="000000"/>
                <w:sz w:val="10"/>
                <w:szCs w:val="10"/>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582B5B"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1.220*</w:t>
            </w:r>
          </w:p>
        </w:tc>
        <w:tc>
          <w:tcPr>
            <w:tcW w:w="1295" w:type="dxa"/>
            <w:shd w:val="clear" w:color="auto" w:fill="FFFFFF"/>
            <w:tcMar>
              <w:top w:w="0" w:type="dxa"/>
              <w:left w:w="0" w:type="dxa"/>
              <w:bottom w:w="0" w:type="dxa"/>
              <w:right w:w="0" w:type="dxa"/>
            </w:tcMar>
            <w:vAlign w:val="center"/>
          </w:tcPr>
          <w:p w14:paraId="4DE3641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9.267*</w:t>
            </w:r>
          </w:p>
        </w:tc>
        <w:tc>
          <w:tcPr>
            <w:tcW w:w="1297" w:type="dxa"/>
            <w:shd w:val="clear" w:color="auto" w:fill="FFFFFF"/>
            <w:tcMar>
              <w:top w:w="0" w:type="dxa"/>
              <w:left w:w="0" w:type="dxa"/>
              <w:bottom w:w="0" w:type="dxa"/>
              <w:right w:w="0" w:type="dxa"/>
            </w:tcMar>
            <w:vAlign w:val="center"/>
          </w:tcPr>
          <w:p w14:paraId="278296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77</w:t>
            </w:r>
          </w:p>
        </w:tc>
      </w:tr>
      <w:tr w:rsidR="008258DE" w:rsidRPr="004B5653" w14:paraId="6E17A34C"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4BF6B" w14:textId="77777777" w:rsidR="009F28BE" w:rsidRDefault="009F28BE" w:rsidP="00861A35">
      <w:r>
        <w:separator/>
      </w:r>
    </w:p>
  </w:footnote>
  <w:footnote w:type="continuationSeparator" w:id="0">
    <w:p w14:paraId="586A9377" w14:textId="77777777" w:rsidR="009F28BE" w:rsidRDefault="009F28BE"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42309"/>
    <w:rsid w:val="00045E04"/>
    <w:rsid w:val="0005657F"/>
    <w:rsid w:val="00064B3B"/>
    <w:rsid w:val="00067A42"/>
    <w:rsid w:val="00076A9D"/>
    <w:rsid w:val="00077831"/>
    <w:rsid w:val="0008141B"/>
    <w:rsid w:val="00082B2E"/>
    <w:rsid w:val="000879B1"/>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222DE"/>
    <w:rsid w:val="00144BDD"/>
    <w:rsid w:val="00146923"/>
    <w:rsid w:val="00150985"/>
    <w:rsid w:val="001523F4"/>
    <w:rsid w:val="0015339F"/>
    <w:rsid w:val="001628D4"/>
    <w:rsid w:val="00164978"/>
    <w:rsid w:val="00175339"/>
    <w:rsid w:val="00182ADE"/>
    <w:rsid w:val="00190011"/>
    <w:rsid w:val="0019150F"/>
    <w:rsid w:val="00193305"/>
    <w:rsid w:val="00194FB6"/>
    <w:rsid w:val="00196194"/>
    <w:rsid w:val="001A39E1"/>
    <w:rsid w:val="001A5187"/>
    <w:rsid w:val="001B0171"/>
    <w:rsid w:val="001B0846"/>
    <w:rsid w:val="001B4B92"/>
    <w:rsid w:val="001B5D0B"/>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20355"/>
    <w:rsid w:val="0032112C"/>
    <w:rsid w:val="00327AEC"/>
    <w:rsid w:val="00341684"/>
    <w:rsid w:val="00341DC3"/>
    <w:rsid w:val="003446AB"/>
    <w:rsid w:val="003520C9"/>
    <w:rsid w:val="00354721"/>
    <w:rsid w:val="0036224C"/>
    <w:rsid w:val="00366650"/>
    <w:rsid w:val="003675B1"/>
    <w:rsid w:val="003678A9"/>
    <w:rsid w:val="00374FF2"/>
    <w:rsid w:val="00381CB2"/>
    <w:rsid w:val="00381CE0"/>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D0669"/>
    <w:rsid w:val="003D5918"/>
    <w:rsid w:val="003F1060"/>
    <w:rsid w:val="00407574"/>
    <w:rsid w:val="00407AFC"/>
    <w:rsid w:val="004108DC"/>
    <w:rsid w:val="0041263F"/>
    <w:rsid w:val="00412B13"/>
    <w:rsid w:val="00423BA4"/>
    <w:rsid w:val="00426A48"/>
    <w:rsid w:val="00430D42"/>
    <w:rsid w:val="004424F1"/>
    <w:rsid w:val="0045108E"/>
    <w:rsid w:val="00462651"/>
    <w:rsid w:val="00470AF5"/>
    <w:rsid w:val="00483956"/>
    <w:rsid w:val="004842BA"/>
    <w:rsid w:val="00487789"/>
    <w:rsid w:val="004B45E8"/>
    <w:rsid w:val="004B478C"/>
    <w:rsid w:val="004C7C40"/>
    <w:rsid w:val="004E1F89"/>
    <w:rsid w:val="004E262E"/>
    <w:rsid w:val="004E4EC7"/>
    <w:rsid w:val="004E6AD0"/>
    <w:rsid w:val="00503D13"/>
    <w:rsid w:val="00505584"/>
    <w:rsid w:val="00514289"/>
    <w:rsid w:val="005150CB"/>
    <w:rsid w:val="0052513D"/>
    <w:rsid w:val="0053439D"/>
    <w:rsid w:val="00543D6B"/>
    <w:rsid w:val="005459E0"/>
    <w:rsid w:val="005464ED"/>
    <w:rsid w:val="005556BF"/>
    <w:rsid w:val="00561767"/>
    <w:rsid w:val="00575B6C"/>
    <w:rsid w:val="00580555"/>
    <w:rsid w:val="0058205E"/>
    <w:rsid w:val="00582B5B"/>
    <w:rsid w:val="00584044"/>
    <w:rsid w:val="00587E94"/>
    <w:rsid w:val="0059157A"/>
    <w:rsid w:val="0059589E"/>
    <w:rsid w:val="00596C15"/>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6358"/>
    <w:rsid w:val="00606F2A"/>
    <w:rsid w:val="00611B79"/>
    <w:rsid w:val="006144B8"/>
    <w:rsid w:val="00617785"/>
    <w:rsid w:val="00624FFE"/>
    <w:rsid w:val="006259C7"/>
    <w:rsid w:val="00625F63"/>
    <w:rsid w:val="00634C27"/>
    <w:rsid w:val="0063562F"/>
    <w:rsid w:val="00647BE2"/>
    <w:rsid w:val="00647E17"/>
    <w:rsid w:val="006539A2"/>
    <w:rsid w:val="0065508F"/>
    <w:rsid w:val="006556E7"/>
    <w:rsid w:val="00671B92"/>
    <w:rsid w:val="00684AF7"/>
    <w:rsid w:val="006927ED"/>
    <w:rsid w:val="00694116"/>
    <w:rsid w:val="00697B26"/>
    <w:rsid w:val="006A056A"/>
    <w:rsid w:val="006A2F47"/>
    <w:rsid w:val="006A34AB"/>
    <w:rsid w:val="006B0D5B"/>
    <w:rsid w:val="006B1D63"/>
    <w:rsid w:val="006B78DC"/>
    <w:rsid w:val="006C0FFB"/>
    <w:rsid w:val="006C52CA"/>
    <w:rsid w:val="006D2B22"/>
    <w:rsid w:val="006E157F"/>
    <w:rsid w:val="006E4282"/>
    <w:rsid w:val="006E5501"/>
    <w:rsid w:val="006F7B16"/>
    <w:rsid w:val="006F7C4A"/>
    <w:rsid w:val="007064A8"/>
    <w:rsid w:val="0070732C"/>
    <w:rsid w:val="00707E61"/>
    <w:rsid w:val="00710C00"/>
    <w:rsid w:val="00714D55"/>
    <w:rsid w:val="00716A2C"/>
    <w:rsid w:val="00724629"/>
    <w:rsid w:val="007253AB"/>
    <w:rsid w:val="00726CD9"/>
    <w:rsid w:val="007350A9"/>
    <w:rsid w:val="00737D17"/>
    <w:rsid w:val="00750C0D"/>
    <w:rsid w:val="00752771"/>
    <w:rsid w:val="00753357"/>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3ECA"/>
    <w:rsid w:val="007C4E40"/>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57121"/>
    <w:rsid w:val="00860A6B"/>
    <w:rsid w:val="00861A35"/>
    <w:rsid w:val="00862E1B"/>
    <w:rsid w:val="00865000"/>
    <w:rsid w:val="00872611"/>
    <w:rsid w:val="00877BD9"/>
    <w:rsid w:val="00881CEF"/>
    <w:rsid w:val="00886D04"/>
    <w:rsid w:val="00893553"/>
    <w:rsid w:val="00896CED"/>
    <w:rsid w:val="008A145B"/>
    <w:rsid w:val="008A6084"/>
    <w:rsid w:val="008B20E3"/>
    <w:rsid w:val="008D11A7"/>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936"/>
    <w:rsid w:val="009710A4"/>
    <w:rsid w:val="009824B7"/>
    <w:rsid w:val="009870B2"/>
    <w:rsid w:val="00992568"/>
    <w:rsid w:val="0099378E"/>
    <w:rsid w:val="00997530"/>
    <w:rsid w:val="009A0FEE"/>
    <w:rsid w:val="009A3CD5"/>
    <w:rsid w:val="009B4221"/>
    <w:rsid w:val="009C107F"/>
    <w:rsid w:val="009F28BE"/>
    <w:rsid w:val="009F3FCC"/>
    <w:rsid w:val="009F4493"/>
    <w:rsid w:val="009F48B5"/>
    <w:rsid w:val="00A154B7"/>
    <w:rsid w:val="00A214CA"/>
    <w:rsid w:val="00A2264F"/>
    <w:rsid w:val="00A31BC8"/>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033B"/>
    <w:rsid w:val="00B122DF"/>
    <w:rsid w:val="00B12B5E"/>
    <w:rsid w:val="00B2290D"/>
    <w:rsid w:val="00B23609"/>
    <w:rsid w:val="00B25CED"/>
    <w:rsid w:val="00B3312F"/>
    <w:rsid w:val="00B37C21"/>
    <w:rsid w:val="00B41E4C"/>
    <w:rsid w:val="00B51490"/>
    <w:rsid w:val="00B575FA"/>
    <w:rsid w:val="00B62F51"/>
    <w:rsid w:val="00B64480"/>
    <w:rsid w:val="00B64ECF"/>
    <w:rsid w:val="00B6530E"/>
    <w:rsid w:val="00B749F3"/>
    <w:rsid w:val="00B74FB8"/>
    <w:rsid w:val="00B77355"/>
    <w:rsid w:val="00B860F7"/>
    <w:rsid w:val="00B87B27"/>
    <w:rsid w:val="00B90CFB"/>
    <w:rsid w:val="00B91156"/>
    <w:rsid w:val="00B9345C"/>
    <w:rsid w:val="00BA0C75"/>
    <w:rsid w:val="00BA3914"/>
    <w:rsid w:val="00BB4D96"/>
    <w:rsid w:val="00BB7DDF"/>
    <w:rsid w:val="00BC1090"/>
    <w:rsid w:val="00BC6395"/>
    <w:rsid w:val="00BD3891"/>
    <w:rsid w:val="00BE056B"/>
    <w:rsid w:val="00BE0CB1"/>
    <w:rsid w:val="00BE484B"/>
    <w:rsid w:val="00BF0E18"/>
    <w:rsid w:val="00BF0E45"/>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A18A0"/>
    <w:rsid w:val="00CA448D"/>
    <w:rsid w:val="00CA50C1"/>
    <w:rsid w:val="00CA54AD"/>
    <w:rsid w:val="00CA5A9B"/>
    <w:rsid w:val="00CA6338"/>
    <w:rsid w:val="00CB0D50"/>
    <w:rsid w:val="00CB533C"/>
    <w:rsid w:val="00CC3CD0"/>
    <w:rsid w:val="00CC3FC8"/>
    <w:rsid w:val="00CD0D28"/>
    <w:rsid w:val="00CE738F"/>
    <w:rsid w:val="00CE74C4"/>
    <w:rsid w:val="00CF0C86"/>
    <w:rsid w:val="00CF6A91"/>
    <w:rsid w:val="00CF721F"/>
    <w:rsid w:val="00CF72F1"/>
    <w:rsid w:val="00D1157A"/>
    <w:rsid w:val="00D13A1B"/>
    <w:rsid w:val="00D33E29"/>
    <w:rsid w:val="00D35554"/>
    <w:rsid w:val="00D43482"/>
    <w:rsid w:val="00D446AB"/>
    <w:rsid w:val="00D500D4"/>
    <w:rsid w:val="00D502D2"/>
    <w:rsid w:val="00D5783F"/>
    <w:rsid w:val="00D63779"/>
    <w:rsid w:val="00D6382F"/>
    <w:rsid w:val="00D71DFB"/>
    <w:rsid w:val="00D77DB4"/>
    <w:rsid w:val="00D83E11"/>
    <w:rsid w:val="00D878C9"/>
    <w:rsid w:val="00D953C2"/>
    <w:rsid w:val="00D95D45"/>
    <w:rsid w:val="00DA3D7A"/>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838A9"/>
    <w:rsid w:val="00E9319B"/>
    <w:rsid w:val="00EB5CB4"/>
    <w:rsid w:val="00EC1D72"/>
    <w:rsid w:val="00EE54D7"/>
    <w:rsid w:val="00EF37C0"/>
    <w:rsid w:val="00EF512D"/>
    <w:rsid w:val="00F12D2A"/>
    <w:rsid w:val="00F21F2C"/>
    <w:rsid w:val="00F254BF"/>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B4381"/>
    <w:rsid w:val="00FC65DB"/>
    <w:rsid w:val="00FC736F"/>
    <w:rsid w:val="00FD33C3"/>
    <w:rsid w:val="00FD4B78"/>
    <w:rsid w:val="00FD783F"/>
    <w:rsid w:val="00FE0882"/>
    <w:rsid w:val="00FE28FE"/>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31</Pages>
  <Words>16876</Words>
  <Characters>94846</Characters>
  <Application>Microsoft Office Word</Application>
  <DocSecurity>0</DocSecurity>
  <Lines>1935</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63</cp:revision>
  <dcterms:created xsi:type="dcterms:W3CDTF">2023-06-10T23:34:00Z</dcterms:created>
  <dcterms:modified xsi:type="dcterms:W3CDTF">2023-06-1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